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3091" w:rsidRDefault="00503091" w:rsidP="00503091">
      <w:pPr>
        <w:pStyle w:val="Heading1"/>
      </w:pPr>
      <w:r>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This work has considered important enough to help the author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 xml:space="preserve">(Gale, D and Shapley </w:t>
      </w:r>
      <w:r w:rsidR="00DF6D46" w:rsidRPr="00DF6D46">
        <w:rPr>
          <w:noProof/>
        </w:rPr>
        <w:lastRenderedPageBreak/>
        <w:t>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ork was why he </w:t>
      </w:r>
      <w:r w:rsidR="000759B0">
        <w:t>shar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bookmarkStart w:id="0" w:name="_GoBack"/>
      <w:bookmarkEnd w:id="0"/>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A469A">
        <w:t xml:space="preserve">The schools look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scholarship is considered a problem with many solutions. </w:t>
      </w:r>
      <w:r w:rsidR="003A3DD8">
        <w:t>Rachmawati’s work is interesting but only takes into consideration the matching of a particular scholarship from a particular donor and matching this to the pool of students.</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w:t>
      </w:r>
      <w:r w:rsidR="00DD3E17">
        <w:lastRenderedPageBreak/>
        <w:t>and A2 would be the second highest ranked student</w:t>
      </w:r>
      <w:r>
        <w:t>.</w:t>
      </w:r>
      <w:r w:rsidR="00DD3E17">
        <w:t xml:space="preserve"> Student rankings are decided by the committee. 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0759B0">
        <w:rPr>
          <w:noProof/>
        </w:rPr>
        <w:fldChar w:fldCharType="begin"/>
      </w:r>
      <w:r w:rsidR="000759B0">
        <w:rPr>
          <w:noProof/>
        </w:rPr>
        <w:instrText xml:space="preserve"> SEQ Figure \* ARABIC </w:instrText>
      </w:r>
      <w:r w:rsidR="000759B0">
        <w:rPr>
          <w:noProof/>
        </w:rPr>
        <w:fldChar w:fldCharType="separate"/>
      </w:r>
      <w:r w:rsidR="002065F7">
        <w:rPr>
          <w:noProof/>
        </w:rPr>
        <w:t>1</w:t>
      </w:r>
      <w:r w:rsidR="000759B0">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0759B0">
        <w:rPr>
          <w:noProof/>
        </w:rPr>
        <w:fldChar w:fldCharType="begin"/>
      </w:r>
      <w:r w:rsidR="000759B0">
        <w:rPr>
          <w:noProof/>
        </w:rPr>
        <w:instrText xml:space="preserve"> SEQ Figure \* ARABIC </w:instrText>
      </w:r>
      <w:r w:rsidR="000759B0">
        <w:rPr>
          <w:noProof/>
        </w:rPr>
        <w:fldChar w:fldCharType="separate"/>
      </w:r>
      <w:r w:rsidR="002065F7">
        <w:rPr>
          <w:noProof/>
        </w:rPr>
        <w:t>2</w:t>
      </w:r>
      <w:r w:rsidR="000759B0">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2065F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0759B0">
        <w:rPr>
          <w:noProof/>
        </w:rPr>
        <w:fldChar w:fldCharType="begin"/>
      </w:r>
      <w:r w:rsidR="000759B0">
        <w:rPr>
          <w:noProof/>
        </w:rPr>
        <w:instrText xml:space="preserve"> SEQ Figure \* ARABIC </w:instrText>
      </w:r>
      <w:r w:rsidR="000759B0">
        <w:rPr>
          <w:noProof/>
        </w:rPr>
        <w:fldChar w:fldCharType="separate"/>
      </w:r>
      <w:r w:rsidR="002065F7">
        <w:rPr>
          <w:noProof/>
        </w:rPr>
        <w:t>4</w:t>
      </w:r>
      <w:r w:rsidR="000759B0">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These algorithms 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ould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0759B0">
        <w:rPr>
          <w:noProof/>
        </w:rPr>
        <w:fldChar w:fldCharType="begin"/>
      </w:r>
      <w:r w:rsidR="000759B0">
        <w:rPr>
          <w:noProof/>
        </w:rPr>
        <w:instrText xml:space="preserve"> SEQ Figure \* ARABIC </w:instrText>
      </w:r>
      <w:r w:rsidR="000759B0">
        <w:rPr>
          <w:noProof/>
        </w:rPr>
        <w:fldChar w:fldCharType="separate"/>
      </w:r>
      <w:r w:rsidR="002065F7">
        <w:rPr>
          <w:noProof/>
        </w:rPr>
        <w:t>5</w:t>
      </w:r>
      <w:r w:rsidR="000759B0">
        <w:rPr>
          <w:noProof/>
        </w:rPr>
        <w:fldChar w:fldCharType="end"/>
      </w:r>
      <w:r>
        <w:t xml:space="preserve"> Examples of Rational Assumptions</w:t>
      </w:r>
    </w:p>
    <w:p w:rsidR="00F64E63" w:rsidRPr="007C211E"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briefly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lastRenderedPageBreak/>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824" cy="2672154"/>
                    </a:xfrm>
                    <a:prstGeom prst="rect">
                      <a:avLst/>
                    </a:prstGeom>
                  </pic:spPr>
                </pic:pic>
              </a:graphicData>
            </a:graphic>
          </wp:inline>
        </w:drawing>
      </w:r>
    </w:p>
    <w:p w:rsidR="00D256C6" w:rsidRDefault="00D256C6" w:rsidP="002065F7">
      <w:r>
        <w:t xml:space="preserve">In this example, we first must calculate the vale for the award by dividing by the amount of qualified applicants. S1 is $1000 divided by S1 for $333.33 each. (Note you cannot exceed a scholarship award amount so the penny is left over) S2 is $750 divided by 2 for $375 each. S3 is $500 divided by 4 applicants for $125 each.  </w:t>
      </w:r>
      <w:r w:rsidR="00E26798">
        <w:t>When these are all added up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parameters, a link to the ScholarshipApplicants,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denormalized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0" w:history="1">
        <w:r w:rsidR="003A2CCE" w:rsidRPr="00620EB5">
          <w:rPr>
            <w:rStyle w:val="Hyperlink"/>
          </w:rPr>
          <w:t>https://github.com/dmerson/ArizonaMastersCapstone</w:t>
        </w:r>
      </w:hyperlink>
      <w:r w:rsidR="003A2CCE">
        <w:t>.</w:t>
      </w:r>
    </w:p>
    <w:p w:rsidR="00A16F10" w:rsidRDefault="00A16F10" w:rsidP="006508B3">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w:t>
      </w:r>
      <w:r w:rsidR="006508B3">
        <w:t xml:space="preserve">There is a denormalized version of this if the data exists in the DenormalizedEnties table called </w:t>
      </w:r>
      <w:r w:rsidR="0037117B" w:rsidRPr="006508B3">
        <w:t>RunDenormalizedAlgorithm1</w:t>
      </w:r>
      <w:r w:rsidR="0037117B">
        <w:t xml:space="preserve">. </w:t>
      </w:r>
      <w:r w:rsidR="006508B3">
        <w:t xml:space="preserve">There is a stored procedure that can run each of the seven stored procedures at once taking in the parameters of :@awardgroup INT,    </w:t>
      </w:r>
      <w:r w:rsidR="006508B3">
        <w:lastRenderedPageBreak/>
        <w:t xml:space="preserve">@MaximumAward DECIMAL(9, 2), @MinimumAward DECIMAL(9, 2), and  @MaxApplicants INT. There is one stored procedure to run the normalized versus the denormalized versions of the algorithm. </w:t>
      </w:r>
    </w:p>
    <w:p w:rsidR="006508B3" w:rsidRDefault="0037117B" w:rsidP="00AA1477">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example, algorithm 1-Merit Only doesn’t require any parameters but when later comparing it to other possibilities within the seven algorithms it is required for the query. For these reasons, I am including them as I will include them in my analysis of the algorithms. </w:t>
      </w:r>
      <w:r w:rsidR="00AA1477">
        <w:t xml:space="preserve"> To simplify this I will use the phrase “Get Input Parameters” with the explanation of the algorithms. This group of parameters equates to:</w:t>
      </w:r>
      <w:r w:rsidR="006508B3" w:rsidRPr="006508B3">
        <w:t xml:space="preserve"> </w:t>
      </w:r>
      <w:r w:rsidR="006508B3">
        <w:t xml:space="preserve">:@awardgroup INT,    @MaximumAward DECIMAL(9, 2), @MinimumAward DECIMAL(9, 2), and  @MaxApplicants INT. </w:t>
      </w:r>
      <w:r w:rsidR="00AA1477">
        <w:t xml:space="preserve">Each algorithm ends with an input into an Analysis table which has calculated RA1, RA2, and RA3. </w:t>
      </w:r>
      <w:r w:rsidR="006508B3">
        <w:t xml:space="preserve">This algorithm also calculates other parts of the final results such as  number of scholarships awarded, number of unique applicants awarded, the maximum and minimum total awards for a student. </w:t>
      </w:r>
    </w:p>
    <w:p w:rsidR="00AA1477" w:rsidRDefault="00AA1477" w:rsidP="00AA1477">
      <w:r>
        <w:t xml:space="preserve"> </w:t>
      </w:r>
      <w:r w:rsidR="006508B3">
        <w:t xml:space="preserve">As </w:t>
      </w:r>
      <w:r>
        <w:t xml:space="preserve">I will explore </w:t>
      </w:r>
      <w:r w:rsidR="006508B3">
        <w:t>each of these</w:t>
      </w:r>
      <w:r>
        <w:t xml:space="preserve"> </w:t>
      </w:r>
      <w:r w:rsidR="006508B3">
        <w:t>algorithms I will</w:t>
      </w:r>
      <w:r>
        <w:t xml:space="preserve"> include “Insert Into Analysis” within the algorithms descriptions for each.</w:t>
      </w:r>
      <w:r w:rsidR="006508B3">
        <w:t xml:space="preserve"> This is a separate algorithm that</w:t>
      </w:r>
      <w:r w:rsidR="003F508C">
        <w:t xml:space="preserve"> is the same for each algorithm that insert the RA and other characteristics of the final distribution. I will discuss this section after I dissect the logic for each of the seven algorithms.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CountOfScholarships</w:t>
      </w:r>
      <w:r w:rsidR="00B838C5">
        <w:t xml:space="preserve"> to count of scholarships in looping table</w:t>
      </w:r>
    </w:p>
    <w:p w:rsidR="009610F4" w:rsidRDefault="009610F4" w:rsidP="00A84D63">
      <w:r>
        <w:t>Set @ScholarshipCounter to 1</w:t>
      </w:r>
    </w:p>
    <w:p w:rsidR="009610F4" w:rsidRDefault="009610F4" w:rsidP="00A84D63">
      <w:r>
        <w:t>Declare @ScholarshipWinner</w:t>
      </w:r>
    </w:p>
    <w:p w:rsidR="009610F4" w:rsidRDefault="009610F4" w:rsidP="00A84D63">
      <w:r>
        <w:t>Declare @CurrentScholarship</w:t>
      </w:r>
    </w:p>
    <w:p w:rsidR="009610F4" w:rsidRDefault="009610F4" w:rsidP="00A84D63">
      <w:r>
        <w:t>Declare @CurrentAmount</w:t>
      </w:r>
    </w:p>
    <w:p w:rsidR="009610F4" w:rsidRDefault="009610F4" w:rsidP="00A84D63">
      <w:r>
        <w:t>Remove previous results with these input parameters</w:t>
      </w:r>
    </w:p>
    <w:p w:rsidR="009610F4" w:rsidRDefault="009610F4" w:rsidP="00A84D63">
      <w:r>
        <w:t>Loop through each scholarship using @ScholarshipCounter</w:t>
      </w:r>
    </w:p>
    <w:p w:rsidR="00B838C5" w:rsidRDefault="00B838C5" w:rsidP="00A84D63">
      <w:r>
        <w:tab/>
        <w:t xml:space="preserve">Set Scholarship as @CurrentScholarship with @ScholarshipCOunter pulling from </w:t>
      </w:r>
      <w:r w:rsidR="00680703">
        <w:t>looping table</w:t>
      </w:r>
    </w:p>
    <w:p w:rsidR="00B838C5" w:rsidRDefault="00B838C5" w:rsidP="00A84D63">
      <w:r>
        <w:tab/>
        <w:t>Set Amount as @CurrentAmount</w:t>
      </w:r>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ScholarshipWinner</w:t>
      </w:r>
    </w:p>
    <w:p w:rsidR="00680703" w:rsidRDefault="00680703" w:rsidP="00A84D63">
      <w:r>
        <w:tab/>
        <w:t xml:space="preserve">Set Result Into ResultTable with @ScholarshipWinner, @CurrentScholarship, and </w:t>
      </w:r>
      <w:r w:rsidR="00251045">
        <w:t>@CurrentAmount</w:t>
      </w:r>
    </w:p>
    <w:p w:rsidR="00251045" w:rsidRDefault="00251045" w:rsidP="00A84D63">
      <w:r>
        <w:lastRenderedPageBreak/>
        <w:tab/>
        <w:t>Next Scholarship in Looping Table</w:t>
      </w:r>
    </w:p>
    <w:p w:rsidR="00251045" w:rsidRDefault="00251045" w:rsidP="00A84D63">
      <w:r>
        <w:t>Insert into Analysis</w:t>
      </w:r>
    </w:p>
    <w:p w:rsidR="000452C6" w:rsidRDefault="000452C6" w:rsidP="000452C6">
      <w:pPr>
        <w:pStyle w:val="Heading3"/>
      </w:pPr>
      <w:r>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CountOfScholarships to count of scholarships in looping table</w:t>
      </w:r>
    </w:p>
    <w:p w:rsidR="000452C6" w:rsidRDefault="000452C6" w:rsidP="000452C6">
      <w:r>
        <w:t>Set @ScholarshipCounter to 1</w:t>
      </w:r>
    </w:p>
    <w:p w:rsidR="000452C6" w:rsidRDefault="000452C6" w:rsidP="000452C6">
      <w:r>
        <w:t>Declare @ScholarshipWinner</w:t>
      </w:r>
    </w:p>
    <w:p w:rsidR="000452C6" w:rsidRDefault="000452C6" w:rsidP="000452C6">
      <w:r>
        <w:t>Declare @CurrentScholarship</w:t>
      </w:r>
    </w:p>
    <w:p w:rsidR="000452C6" w:rsidRDefault="000452C6" w:rsidP="000452C6">
      <w:r>
        <w:t>Declare @CurrentAmount</w:t>
      </w:r>
    </w:p>
    <w:p w:rsidR="000452C6" w:rsidRDefault="000452C6" w:rsidP="000452C6">
      <w:r>
        <w:t>Remove previous results with these input parameters</w:t>
      </w:r>
    </w:p>
    <w:p w:rsidR="000452C6" w:rsidRDefault="000452C6" w:rsidP="000452C6">
      <w:r>
        <w:t>Loop through each scholarship using @ScholarshipCounter</w:t>
      </w:r>
    </w:p>
    <w:p w:rsidR="000452C6" w:rsidRDefault="000452C6" w:rsidP="000452C6">
      <w:r>
        <w:tab/>
        <w:t>Set Scholarship as @CurrentScholarship with @ScholarshipCOunter pulling from looping table</w:t>
      </w:r>
    </w:p>
    <w:p w:rsidR="000452C6" w:rsidRDefault="000452C6" w:rsidP="000452C6">
      <w:r>
        <w:tab/>
        <w:t>Set Amount as @CurrentAmount with current scholarship amount</w:t>
      </w:r>
    </w:p>
    <w:p w:rsidR="000452C6" w:rsidRDefault="000452C6" w:rsidP="000452C6">
      <w:r>
        <w:tab/>
        <w:t>Get List of CurrentResults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ScholarshipWinner</w:t>
      </w:r>
    </w:p>
    <w:p w:rsidR="000452C6" w:rsidRDefault="000452C6" w:rsidP="000452C6">
      <w:r>
        <w:tab/>
        <w:t>Set Result Into ResultTable with @ScholarshipWinner, @CurrentScholarship, and @CurrentAmount</w:t>
      </w:r>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CountOfScholarships to count of scholarships in looping table</w:t>
      </w:r>
    </w:p>
    <w:p w:rsidR="00AD1F77" w:rsidRDefault="00AD1F77" w:rsidP="00AD1F77">
      <w:r>
        <w:t>Set @ScholarshipCounter to 1</w:t>
      </w:r>
    </w:p>
    <w:p w:rsidR="00AD1F77" w:rsidRDefault="00AD1F77" w:rsidP="00AD1F77">
      <w:r>
        <w:t>Declare @ScholarshipWinner</w:t>
      </w:r>
    </w:p>
    <w:p w:rsidR="00AD1F77" w:rsidRDefault="00AD1F77" w:rsidP="00AD1F77">
      <w:r>
        <w:t>Declare @CurrentScholarship</w:t>
      </w:r>
    </w:p>
    <w:p w:rsidR="00AD1F77" w:rsidRDefault="00AD1F77" w:rsidP="00AD1F77">
      <w:r>
        <w:t>Declare @CurrentAmount</w:t>
      </w:r>
    </w:p>
    <w:p w:rsidR="00AD1F77" w:rsidRDefault="00AD1F77" w:rsidP="00AD1F77">
      <w:r>
        <w:lastRenderedPageBreak/>
        <w:t>Remove previous results with these input parameters</w:t>
      </w:r>
    </w:p>
    <w:p w:rsidR="00AD1F77" w:rsidRDefault="00AD1F77" w:rsidP="00AD1F77">
      <w:r>
        <w:t>Loop through each scholarship using @ScholarshipCounter</w:t>
      </w:r>
    </w:p>
    <w:p w:rsidR="00AD1F77" w:rsidRDefault="00AD1F77" w:rsidP="00AD1F77">
      <w:r>
        <w:tab/>
        <w:t>Set Scholarship as @CurrentScholarship with @ScholarshipCOunter pulling from looping table</w:t>
      </w:r>
    </w:p>
    <w:p w:rsidR="00AD1F77" w:rsidRDefault="00AD1F77" w:rsidP="00AD1F77">
      <w:r>
        <w:tab/>
        <w:t>Set Amount as @CurrentAmount with current scholarship amount</w:t>
      </w:r>
    </w:p>
    <w:p w:rsidR="00AD1F77" w:rsidRDefault="00AD1F77" w:rsidP="00AD1F77">
      <w:r>
        <w:tab/>
        <w:t>Get List of CurrentResults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ScholarshipWinner</w:t>
      </w:r>
    </w:p>
    <w:p w:rsidR="00AD1F77" w:rsidRDefault="00AD1F77" w:rsidP="00AD1F77">
      <w:r>
        <w:tab/>
        <w:t>Set Result Into ResultTable with @ScholarshipWinner, @CurrentScholarship, and @CurrentAmount</w:t>
      </w:r>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CountOfScholarships to count of scholarships in looping table</w:t>
      </w:r>
    </w:p>
    <w:p w:rsidR="00E24CC3" w:rsidRDefault="00E24CC3" w:rsidP="00E24CC3">
      <w:r>
        <w:t>Set @ScholarshipCounter to 1</w:t>
      </w:r>
    </w:p>
    <w:p w:rsidR="00E24CC3" w:rsidRDefault="00E24CC3" w:rsidP="00E24CC3">
      <w:r>
        <w:t>Declare @ScholarshipWinner</w:t>
      </w:r>
    </w:p>
    <w:p w:rsidR="00E24CC3" w:rsidRDefault="00E24CC3" w:rsidP="00E24CC3">
      <w:r>
        <w:t>Declare @CurrentScholarship</w:t>
      </w:r>
    </w:p>
    <w:p w:rsidR="00E24CC3" w:rsidRDefault="00E24CC3" w:rsidP="00E24CC3">
      <w:r>
        <w:t>Declare @CurrentAmount</w:t>
      </w:r>
    </w:p>
    <w:p w:rsidR="00E24CC3" w:rsidRDefault="00E24CC3" w:rsidP="00E24CC3">
      <w:r>
        <w:t>Remove previous results with these input parameters</w:t>
      </w:r>
    </w:p>
    <w:p w:rsidR="00E24CC3" w:rsidRDefault="00E24CC3" w:rsidP="00E24CC3">
      <w:r>
        <w:t>Loop through each scholarship using @ScholarshipCounter</w:t>
      </w:r>
    </w:p>
    <w:p w:rsidR="00E24CC3" w:rsidRDefault="00E24CC3" w:rsidP="00E24CC3">
      <w:r>
        <w:tab/>
        <w:t>Set Scholarship as @CurrentScholarship with @ScholarshipCOunter pulling from looping table</w:t>
      </w:r>
    </w:p>
    <w:p w:rsidR="00E24CC3" w:rsidRDefault="00E24CC3" w:rsidP="00E24CC3">
      <w:r>
        <w:tab/>
        <w:t>Set Amount as @CurrentAmount with current scholarship amount</w:t>
      </w:r>
    </w:p>
    <w:p w:rsidR="00E24CC3" w:rsidRDefault="00E24CC3" w:rsidP="00E24CC3">
      <w:r>
        <w:tab/>
        <w:t>Get List of CurrentResults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ScholarshipWinner</w:t>
      </w:r>
    </w:p>
    <w:p w:rsidR="00E24CC3" w:rsidRDefault="00E24CC3" w:rsidP="00E24CC3">
      <w:r>
        <w:lastRenderedPageBreak/>
        <w:tab/>
        <w:t>Set Result Into ResultTable with @ScholarshipWinner, @CurrentScholarship, and @CurrentAmount</w:t>
      </w:r>
    </w:p>
    <w:p w:rsidR="00E24CC3" w:rsidRDefault="00E24CC3" w:rsidP="00E24CC3">
      <w:r>
        <w:tab/>
        <w:t>Next Scholarship in Looping Table</w:t>
      </w:r>
    </w:p>
    <w:p w:rsidR="00E24CC3" w:rsidRDefault="00E24CC3" w:rsidP="00E24CC3">
      <w:r>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CountOfScholarships to count of scholarships in looping table</w:t>
      </w:r>
    </w:p>
    <w:p w:rsidR="00BB4110" w:rsidRDefault="00BB4110" w:rsidP="00BB4110">
      <w:r>
        <w:t>Set @ScholarshipCounter to 1</w:t>
      </w:r>
    </w:p>
    <w:p w:rsidR="00BB4110" w:rsidRDefault="00BB4110" w:rsidP="00BB4110">
      <w:r>
        <w:t>Declare @ScholarshipWinner</w:t>
      </w:r>
    </w:p>
    <w:p w:rsidR="00BB4110" w:rsidRDefault="00BB4110" w:rsidP="00BB4110">
      <w:r>
        <w:t>Declare @CurrentScholarship</w:t>
      </w:r>
    </w:p>
    <w:p w:rsidR="00BB4110" w:rsidRDefault="00BB4110" w:rsidP="00BB4110">
      <w:r>
        <w:t>Remove previous results with these input parameters</w:t>
      </w:r>
    </w:p>
    <w:p w:rsidR="00BB4110" w:rsidRDefault="00BB4110" w:rsidP="00BB4110">
      <w:r>
        <w:t>Loop through each scholarship using @ScholarshipCounter</w:t>
      </w:r>
    </w:p>
    <w:p w:rsidR="00C75C67" w:rsidRDefault="00C75C67" w:rsidP="00C75C67">
      <w:r>
        <w:tab/>
        <w:t>Declare @CurrentAmount</w:t>
      </w:r>
    </w:p>
    <w:p w:rsidR="00C75C67" w:rsidRDefault="00C75C67" w:rsidP="00BB4110">
      <w:r>
        <w:tab/>
        <w:t>Declare @CurrentSplitAmount</w:t>
      </w:r>
    </w:p>
    <w:p w:rsidR="00C75C67" w:rsidRDefault="00C75C67" w:rsidP="00BB4110">
      <w:r>
        <w:tab/>
        <w:t>Declare @CountOfApplicants</w:t>
      </w:r>
    </w:p>
    <w:p w:rsidR="00BB4110" w:rsidRDefault="00BB4110" w:rsidP="00BB4110">
      <w:r>
        <w:tab/>
        <w:t>Set Scholarship as @CurrentScholarship with @ScholarshipCOunter pulling from looping table</w:t>
      </w:r>
    </w:p>
    <w:p w:rsidR="00BB4110" w:rsidRDefault="00E9752E" w:rsidP="00BB4110">
      <w:r>
        <w:tab/>
      </w:r>
      <w:r w:rsidR="00BB4110">
        <w:t>Set Amount as @CurrentAmount with current scholarship amount</w:t>
      </w:r>
    </w:p>
    <w:p w:rsidR="00C75C67" w:rsidRDefault="00C75C67" w:rsidP="00BB4110">
      <w:r>
        <w:tab/>
        <w:t>Set @CountOfApplicants as Count of Applicants for @CurrentScholarship</w:t>
      </w:r>
    </w:p>
    <w:p w:rsidR="00C75C67" w:rsidRDefault="00C75C67" w:rsidP="00BB4110">
      <w:r>
        <w:tab/>
        <w:t>Set @CurrentSplitAmount =@CurrentAmount/@CountOfApplicants</w:t>
      </w:r>
    </w:p>
    <w:p w:rsidR="00BB4110" w:rsidRDefault="00BB4110" w:rsidP="00BB4110">
      <w:r>
        <w:tab/>
        <w:t>Get List of CurrentResults for Awarding Group</w:t>
      </w:r>
    </w:p>
    <w:p w:rsidR="00BB4110" w:rsidRDefault="00E9752E" w:rsidP="00BB4110">
      <w:r>
        <w:t xml:space="preserve"> </w:t>
      </w:r>
      <w:r>
        <w:tab/>
        <w:t>For each Current Applicant</w:t>
      </w:r>
    </w:p>
    <w:p w:rsidR="00BB4110" w:rsidRDefault="00BB4110" w:rsidP="00BB4110">
      <w:r>
        <w:tab/>
      </w:r>
      <w:r w:rsidR="00E9752E">
        <w:tab/>
      </w:r>
      <w:r>
        <w:t>Set Applicant as @ScholarshipWinner</w:t>
      </w:r>
    </w:p>
    <w:p w:rsidR="00BB4110" w:rsidRDefault="00BB4110" w:rsidP="00E9752E">
      <w:r>
        <w:tab/>
      </w:r>
      <w:r w:rsidR="00E9752E">
        <w:tab/>
      </w:r>
      <w:r>
        <w:t>Set Result Into ResultTable with @ScholarshipWinner, @CurrentScholarship, and @</w:t>
      </w:r>
      <w:r w:rsidR="00E9752E" w:rsidRPr="00E9752E">
        <w:t xml:space="preserve"> </w:t>
      </w:r>
      <w:r w:rsidR="00E9752E">
        <w:t>CurrentSplitAmount</w:t>
      </w:r>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lastRenderedPageBreak/>
        <w:t>Get Scholarship and place in a looping table</w:t>
      </w:r>
    </w:p>
    <w:p w:rsidR="00C92773" w:rsidRDefault="00C92773" w:rsidP="00C92773">
      <w:r>
        <w:t>Set @CountOfScholarships to count of scholarships in looping table</w:t>
      </w:r>
    </w:p>
    <w:p w:rsidR="00C92773" w:rsidRDefault="00C92773" w:rsidP="00C92773">
      <w:r>
        <w:t>Set @ScholarshipCounter to 1</w:t>
      </w:r>
    </w:p>
    <w:p w:rsidR="00C92773" w:rsidRDefault="00C92773" w:rsidP="00C92773">
      <w:r>
        <w:t>Declare @ScholarshipWinner</w:t>
      </w:r>
    </w:p>
    <w:p w:rsidR="00C92773" w:rsidRDefault="00C92773" w:rsidP="00C92773">
      <w:r>
        <w:t>Declare @CurrentScholarship</w:t>
      </w:r>
    </w:p>
    <w:p w:rsidR="00C92773" w:rsidRDefault="00C92773" w:rsidP="00C92773">
      <w:r>
        <w:t>Remove previous results with these input parameters</w:t>
      </w:r>
    </w:p>
    <w:p w:rsidR="00C92773" w:rsidRDefault="00C92773" w:rsidP="00C92773">
      <w:r>
        <w:t>Loop through each scholarship using @ScholarshipCounter</w:t>
      </w:r>
    </w:p>
    <w:p w:rsidR="00C92773" w:rsidRDefault="00C92773" w:rsidP="00C92773">
      <w:r>
        <w:tab/>
        <w:t>Declare @CurrentAmount</w:t>
      </w:r>
    </w:p>
    <w:p w:rsidR="00C92773" w:rsidRDefault="00C92773" w:rsidP="00C92773">
      <w:r>
        <w:tab/>
        <w:t>Declare @CurrentSplitAmount</w:t>
      </w:r>
    </w:p>
    <w:p w:rsidR="00C92773" w:rsidRDefault="00C92773" w:rsidP="00C92773">
      <w:r>
        <w:tab/>
        <w:t>Declare @CountOfApplicants</w:t>
      </w:r>
    </w:p>
    <w:p w:rsidR="00C92773" w:rsidRDefault="00C92773" w:rsidP="00C92773">
      <w:r>
        <w:tab/>
        <w:t>Set Scholarship as @CurrentScholarship with @ScholarshipCOunter pulling from looping table</w:t>
      </w:r>
    </w:p>
    <w:p w:rsidR="00C92773" w:rsidRDefault="00C92773" w:rsidP="00C92773">
      <w:r>
        <w:tab/>
        <w:t>Set Amount as @CurrentAmount with current scholarship amount</w:t>
      </w:r>
    </w:p>
    <w:p w:rsidR="00C92773" w:rsidRDefault="00C92773" w:rsidP="00C92773">
      <w:r>
        <w:tab/>
        <w:t xml:space="preserve">Set @CountOfApplicants as </w:t>
      </w:r>
      <w:r w:rsidR="002C786B">
        <w:t>higher of the number of actual applicants or maximum applicants from the input parameters</w:t>
      </w:r>
    </w:p>
    <w:p w:rsidR="00C92773" w:rsidRDefault="00C92773" w:rsidP="00C92773">
      <w:r>
        <w:tab/>
        <w:t>Set @CurrentSplitAmount =@CurrentAmount/@CountOfApplicants</w:t>
      </w:r>
    </w:p>
    <w:p w:rsidR="00C92773" w:rsidRDefault="00C92773" w:rsidP="00C92773">
      <w:r>
        <w:tab/>
        <w:t>For each Current Applicant</w:t>
      </w:r>
      <w:r w:rsidR="002C786B">
        <w:t xml:space="preserve"> &gt;= @CountOfApplicants (Ordered by Ranking Ascending)</w:t>
      </w:r>
    </w:p>
    <w:p w:rsidR="00C92773" w:rsidRDefault="00C92773" w:rsidP="00C92773">
      <w:r>
        <w:tab/>
      </w:r>
      <w:r>
        <w:tab/>
        <w:t>Set Applicant as @ScholarshipWinner</w:t>
      </w:r>
    </w:p>
    <w:p w:rsidR="00C92773" w:rsidRDefault="00C92773" w:rsidP="00C92773">
      <w:r>
        <w:tab/>
      </w:r>
      <w:r>
        <w:tab/>
        <w:t>Set Result Into ResultTable with @ScholarshipWinner, @CurrentScholarship, and @</w:t>
      </w:r>
      <w:r w:rsidRPr="00E9752E">
        <w:t xml:space="preserve"> </w:t>
      </w:r>
      <w:r>
        <w:t>CurrentSplitAmount</w:t>
      </w:r>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CountOfScholarships to count of scholarships in looping table</w:t>
      </w:r>
    </w:p>
    <w:p w:rsidR="002C786B" w:rsidRDefault="002C786B" w:rsidP="002C786B">
      <w:r>
        <w:t>Set @ScholarshipCounter to 1</w:t>
      </w:r>
    </w:p>
    <w:p w:rsidR="002C786B" w:rsidRDefault="002C786B" w:rsidP="002C786B">
      <w:r>
        <w:t>Declare @ScholarshipWinner</w:t>
      </w:r>
    </w:p>
    <w:p w:rsidR="002C786B" w:rsidRDefault="002C786B" w:rsidP="002C786B">
      <w:r>
        <w:t>Declare @CurrentScholarship</w:t>
      </w:r>
    </w:p>
    <w:p w:rsidR="002C786B" w:rsidRDefault="002C786B" w:rsidP="002C786B">
      <w:r>
        <w:t>Remove previous results with these input parameters</w:t>
      </w:r>
    </w:p>
    <w:p w:rsidR="002C786B" w:rsidRDefault="002C786B" w:rsidP="002C786B">
      <w:r>
        <w:lastRenderedPageBreak/>
        <w:t>Loop through each scholarship using @ScholarshipCounter</w:t>
      </w:r>
    </w:p>
    <w:p w:rsidR="002C786B" w:rsidRDefault="002C786B" w:rsidP="002C786B">
      <w:r>
        <w:tab/>
        <w:t>Declare @CurrentAmount</w:t>
      </w:r>
    </w:p>
    <w:p w:rsidR="002C786B" w:rsidRDefault="002C786B" w:rsidP="002C786B">
      <w:r>
        <w:tab/>
        <w:t>Declare @CurrentSplitAmount</w:t>
      </w:r>
    </w:p>
    <w:p w:rsidR="002C786B" w:rsidRDefault="002C786B" w:rsidP="002C786B">
      <w:r>
        <w:tab/>
        <w:t>Declare @CountOfApplicants</w:t>
      </w:r>
    </w:p>
    <w:p w:rsidR="00923D80" w:rsidRDefault="00923D80" w:rsidP="002C786B">
      <w:r>
        <w:tab/>
        <w:t>Declare @PeopleToDivideBy</w:t>
      </w:r>
    </w:p>
    <w:p w:rsidR="00923D80" w:rsidRDefault="00923D80" w:rsidP="002C786B">
      <w:r>
        <w:tab/>
        <w:t>Declare @ApplicantsWithMinimumAmounts</w:t>
      </w:r>
    </w:p>
    <w:p w:rsidR="002C786B" w:rsidRDefault="002C786B" w:rsidP="002C786B">
      <w:r>
        <w:tab/>
        <w:t>Set Scholarship as @CurrentScholarship with @ScholarshipCOunter pulling from looping table</w:t>
      </w:r>
    </w:p>
    <w:p w:rsidR="00923D80" w:rsidRDefault="00923D80" w:rsidP="002C786B">
      <w:r>
        <w:tab/>
        <w:t>Set Amount as @CurrentAmount with current scholarship amount</w:t>
      </w:r>
    </w:p>
    <w:p w:rsidR="00923D80" w:rsidRDefault="00923D80" w:rsidP="002C786B">
      <w:r>
        <w:tab/>
        <w:t>Set @</w:t>
      </w:r>
      <w:r w:rsidRPr="00923D80">
        <w:t xml:space="preserve"> </w:t>
      </w:r>
      <w:r>
        <w:t>ApplicantsWithMinimumAmounts =@currentamount/</w:t>
      </w:r>
      <w:r w:rsidR="003D7769">
        <w:t>@MinimumAward from input parameters</w:t>
      </w:r>
    </w:p>
    <w:p w:rsidR="002C786B" w:rsidRDefault="003D7769" w:rsidP="002C786B">
      <w:r>
        <w:tab/>
        <w:t>If @</w:t>
      </w:r>
      <w:r w:rsidRPr="003D7769">
        <w:t xml:space="preserve"> </w:t>
      </w:r>
      <w:r>
        <w:t>ApplicantsWithMinimumAmounts &lt; 1 then set @</w:t>
      </w:r>
      <w:r w:rsidRPr="003D7769">
        <w:t xml:space="preserve"> </w:t>
      </w:r>
      <w:r>
        <w:t>ApplicantsWithMinimumAmounts=1</w:t>
      </w:r>
    </w:p>
    <w:p w:rsidR="003D7769" w:rsidRDefault="003D7769" w:rsidP="002C786B">
      <w:r>
        <w:tab/>
      </w:r>
    </w:p>
    <w:p w:rsidR="002C786B" w:rsidRDefault="002C786B" w:rsidP="002C786B">
      <w:r>
        <w:tab/>
        <w:t xml:space="preserve">Set @CountOfApplicants as </w:t>
      </w:r>
      <w:r w:rsidR="003D7769">
        <w:t>number of applicants for scholarships</w:t>
      </w:r>
    </w:p>
    <w:p w:rsidR="003D7769" w:rsidRDefault="003D7769" w:rsidP="002C786B">
      <w:r>
        <w:tab/>
        <w:t>Set @PeopleToDivideBy as lesser of @</w:t>
      </w:r>
      <w:r w:rsidRPr="003D7769">
        <w:t xml:space="preserve"> </w:t>
      </w:r>
      <w:r>
        <w:t>ApplicantsWithMinimumAmounts or @CountOfApplicants</w:t>
      </w:r>
    </w:p>
    <w:p w:rsidR="002C786B" w:rsidRDefault="002C786B" w:rsidP="003D7769">
      <w:r>
        <w:tab/>
        <w:t>Set @CurrentSplitAmount =@CurrentAmount/@</w:t>
      </w:r>
      <w:r w:rsidR="003D7769" w:rsidRPr="003D7769">
        <w:t xml:space="preserve"> </w:t>
      </w:r>
      <w:r w:rsidR="003D7769">
        <w:t>PeopleToDivideBy</w:t>
      </w:r>
    </w:p>
    <w:p w:rsidR="002C786B" w:rsidRDefault="002C786B" w:rsidP="002C786B">
      <w:r>
        <w:tab/>
        <w:t>For each Current Applicant &gt;= @</w:t>
      </w:r>
      <w:r w:rsidR="003D7769" w:rsidRPr="003D7769">
        <w:t xml:space="preserve"> </w:t>
      </w:r>
      <w:r w:rsidR="003D7769">
        <w:t xml:space="preserve">PeopleToDivideBy </w:t>
      </w:r>
      <w:r>
        <w:t>(Ordered by Ranking Ascending)</w:t>
      </w:r>
    </w:p>
    <w:p w:rsidR="002C786B" w:rsidRDefault="002C786B" w:rsidP="002C786B">
      <w:r>
        <w:tab/>
      </w:r>
      <w:r>
        <w:tab/>
        <w:t>Set Applicant as @ScholarshipWinner</w:t>
      </w:r>
    </w:p>
    <w:p w:rsidR="002C786B" w:rsidRDefault="002C786B" w:rsidP="002C786B">
      <w:r>
        <w:tab/>
      </w:r>
      <w:r>
        <w:tab/>
        <w:t>Set Result Into ResultTable with @ScholarshipWinner, @CurrentScholarship, and @</w:t>
      </w:r>
      <w:r w:rsidRPr="00E9752E">
        <w:t xml:space="preserve"> </w:t>
      </w:r>
      <w:r>
        <w:t>CurrentSplitAmount</w:t>
      </w:r>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 xml:space="preserve">aggregate grouping and </w:t>
      </w:r>
      <w:r w:rsidRPr="00CB74AC">
        <w:rPr>
          <w:rStyle w:val="Emphasis"/>
        </w:rPr>
        <w:t>window functions such as LEAD and LAG to determine the order of various elements.</w:t>
      </w:r>
    </w:p>
    <w:p w:rsidR="006B7A2D" w:rsidRDefault="006B7A2D" w:rsidP="00692524">
      <w:r>
        <w:t>Get Input Parameters</w:t>
      </w:r>
    </w:p>
    <w:p w:rsidR="00692524" w:rsidRDefault="00692524" w:rsidP="00692524">
      <w:r>
        <w:t>Delete From Current Analysis for Input Parameters</w:t>
      </w:r>
    </w:p>
    <w:p w:rsidR="006B7A2D" w:rsidRDefault="006B7A2D" w:rsidP="00692524">
      <w:r>
        <w:tab/>
      </w:r>
      <w:r w:rsidR="003E60FD">
        <w:t>Set @grouptable =</w:t>
      </w:r>
      <w:r>
        <w:t>Group Join Scholarship Awards and Applicant Rankings with Input Parameters</w:t>
      </w:r>
      <w:r w:rsidR="003B66AF">
        <w:t xml:space="preserve"> order by total award descending</w:t>
      </w:r>
    </w:p>
    <w:p w:rsidR="006B7A2D" w:rsidRDefault="006B7A2D" w:rsidP="00692524">
      <w:r>
        <w:lastRenderedPageBreak/>
        <w:tab/>
        <w:t>For total for each applicant and total their award amount and give them a ranking and get the next ranking for the next row</w:t>
      </w:r>
      <w:r w:rsidR="003E60FD">
        <w:t xml:space="preserve"> in the dataset</w:t>
      </w:r>
      <w:r>
        <w:t>, add 1 to get the expected ranking, and get the amount from the next row</w:t>
      </w:r>
    </w:p>
    <w:p w:rsidR="003E60FD" w:rsidRDefault="003B66AF" w:rsidP="00692524">
      <w:r>
        <w:tab/>
      </w:r>
      <w:r w:rsidR="003E60FD">
        <w:t>For each row</w:t>
      </w:r>
    </w:p>
    <w:p w:rsidR="003B66AF" w:rsidRDefault="003E60FD" w:rsidP="003E60FD">
      <w:pPr>
        <w:ind w:left="720" w:firstLine="720"/>
      </w:pPr>
      <w:r>
        <w:t>s</w:t>
      </w:r>
      <w:r w:rsidR="003B66AF">
        <w:t>et @orderperserved as 1 if next ranking and expected ranking are equal and zero if not</w:t>
      </w:r>
    </w:p>
    <w:p w:rsidR="003E60FD" w:rsidRDefault="003E60FD" w:rsidP="003E60FD">
      <w:pPr>
        <w:ind w:left="720" w:firstLine="720"/>
      </w:pPr>
      <w:r>
        <w:t>set @amountpreserved as 1 if total &gt; next amount and 0 if not</w:t>
      </w:r>
    </w:p>
    <w:p w:rsidR="003E60FD" w:rsidRDefault="003E60FD" w:rsidP="003E60FD">
      <w:pPr>
        <w:ind w:left="720" w:firstLine="720"/>
      </w:pPr>
      <w:r>
        <w:t>set @amountequaled as 1 if total &gt;= nextamount and 0 if not</w:t>
      </w:r>
    </w:p>
    <w:p w:rsidR="003E60FD" w:rsidRDefault="003E60FD" w:rsidP="00692524">
      <w:r>
        <w:t>if @orderpersrved and @amountperserved are both 1 then RA1 is true else false</w:t>
      </w:r>
    </w:p>
    <w:p w:rsidR="003E60FD" w:rsidRDefault="003E60FD" w:rsidP="00692524">
      <w:r>
        <w:t>if @orderperserved and @amountequaled are both 1 then RA 1 is true else false</w:t>
      </w:r>
    </w:p>
    <w:p w:rsidR="003E60FD" w:rsidRDefault="003E60FD" w:rsidP="00692524"/>
    <w:p w:rsidR="003E60FD" w:rsidRDefault="003E60FD" w:rsidP="00692524">
      <w:r>
        <w:t>Get maxranking from grouptable and get the count for grouptable where amount &gt;0</w:t>
      </w:r>
    </w:p>
    <w:p w:rsidR="003E60FD" w:rsidRDefault="003E60FD" w:rsidP="00692524">
      <w:r>
        <w:t>If the maxranking and the count are equal then RA3 is true else false</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w:t>
      </w:r>
    </w:p>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lastRenderedPageBreak/>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However, this will quickly expand the scholarships that must be pushed through 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lastRenderedPageBreak/>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A: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normalized and denormalized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t>Biblography</w:t>
      </w:r>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achmawati, Sekar Rizky. 2017. “UNIVERSITY OF OKLAHOMA GRADUATE COLLEGE SCHOLARSHIP-STUDENT MATCHING PROCESS OPTIMIZATION.” Oklahoma. </w:t>
      </w:r>
      <w:r w:rsidRPr="00D215F7">
        <w:rPr>
          <w:rFonts w:ascii="Calibri" w:hAnsi="Calibri" w:cs="Times New Roman"/>
          <w:noProof/>
          <w:szCs w:val="24"/>
        </w:rPr>
        <w:lastRenderedPageBreak/>
        <w:t>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E8385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QUAvjz2ISwAAAA="/>
  </w:docVars>
  <w:rsids>
    <w:rsidRoot w:val="00503091"/>
    <w:rsid w:val="000047A8"/>
    <w:rsid w:val="00036F52"/>
    <w:rsid w:val="000452C6"/>
    <w:rsid w:val="0005547E"/>
    <w:rsid w:val="000759B0"/>
    <w:rsid w:val="00086708"/>
    <w:rsid w:val="000A366F"/>
    <w:rsid w:val="000E13F5"/>
    <w:rsid w:val="00131F47"/>
    <w:rsid w:val="0016220C"/>
    <w:rsid w:val="00165B21"/>
    <w:rsid w:val="001D3429"/>
    <w:rsid w:val="002065F7"/>
    <w:rsid w:val="00251045"/>
    <w:rsid w:val="00262674"/>
    <w:rsid w:val="002C786B"/>
    <w:rsid w:val="002E433C"/>
    <w:rsid w:val="002F36A8"/>
    <w:rsid w:val="00334DE5"/>
    <w:rsid w:val="00335BA3"/>
    <w:rsid w:val="00336ED4"/>
    <w:rsid w:val="0037117B"/>
    <w:rsid w:val="003A2CCE"/>
    <w:rsid w:val="003A3CB3"/>
    <w:rsid w:val="003A3DD8"/>
    <w:rsid w:val="003B554D"/>
    <w:rsid w:val="003B66AF"/>
    <w:rsid w:val="003C3176"/>
    <w:rsid w:val="003D7769"/>
    <w:rsid w:val="003E60FD"/>
    <w:rsid w:val="003F508C"/>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717E23"/>
    <w:rsid w:val="0079569C"/>
    <w:rsid w:val="007C211E"/>
    <w:rsid w:val="00802CC9"/>
    <w:rsid w:val="00803FDB"/>
    <w:rsid w:val="008074A5"/>
    <w:rsid w:val="00846B4D"/>
    <w:rsid w:val="00857A2A"/>
    <w:rsid w:val="00895B1C"/>
    <w:rsid w:val="008C258B"/>
    <w:rsid w:val="00923D80"/>
    <w:rsid w:val="009437B1"/>
    <w:rsid w:val="009610F4"/>
    <w:rsid w:val="009A469A"/>
    <w:rsid w:val="009E1806"/>
    <w:rsid w:val="00A16F10"/>
    <w:rsid w:val="00A66FA8"/>
    <w:rsid w:val="00A84D63"/>
    <w:rsid w:val="00A92C76"/>
    <w:rsid w:val="00AA1477"/>
    <w:rsid w:val="00AA1C9B"/>
    <w:rsid w:val="00AB4DF3"/>
    <w:rsid w:val="00AD1F77"/>
    <w:rsid w:val="00B05EF1"/>
    <w:rsid w:val="00B52522"/>
    <w:rsid w:val="00B80610"/>
    <w:rsid w:val="00B838C5"/>
    <w:rsid w:val="00B944F3"/>
    <w:rsid w:val="00B9678F"/>
    <w:rsid w:val="00BB4110"/>
    <w:rsid w:val="00BB49E2"/>
    <w:rsid w:val="00BE11FA"/>
    <w:rsid w:val="00BF1A61"/>
    <w:rsid w:val="00C64A88"/>
    <w:rsid w:val="00C75C67"/>
    <w:rsid w:val="00C92773"/>
    <w:rsid w:val="00CB74AC"/>
    <w:rsid w:val="00D215F7"/>
    <w:rsid w:val="00D256C6"/>
    <w:rsid w:val="00D41DF3"/>
    <w:rsid w:val="00DA01D2"/>
    <w:rsid w:val="00DD3E17"/>
    <w:rsid w:val="00DD5A5A"/>
    <w:rsid w:val="00DE36C2"/>
    <w:rsid w:val="00DF6D46"/>
    <w:rsid w:val="00E01960"/>
    <w:rsid w:val="00E24CC3"/>
    <w:rsid w:val="00E26798"/>
    <w:rsid w:val="00E33DD5"/>
    <w:rsid w:val="00E34F93"/>
    <w:rsid w:val="00E429B6"/>
    <w:rsid w:val="00E46122"/>
    <w:rsid w:val="00E521E5"/>
    <w:rsid w:val="00E639B8"/>
    <w:rsid w:val="00E81F46"/>
    <w:rsid w:val="00E9752E"/>
    <w:rsid w:val="00EE27B4"/>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C3948"/>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github.com/dmerson/ArizonaMastersCapston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DF595-0752-4962-8A59-84359096C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23</Pages>
  <Words>11349</Words>
  <Characters>64692</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7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E Merson</dc:creator>
  <cp:keywords/>
  <dc:description/>
  <cp:lastModifiedBy>don-E Merson</cp:lastModifiedBy>
  <cp:revision>83</cp:revision>
  <dcterms:created xsi:type="dcterms:W3CDTF">2018-07-09T23:18:00Z</dcterms:created>
  <dcterms:modified xsi:type="dcterms:W3CDTF">2018-07-12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